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F36653">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F36653">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F36653">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F36653">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F36653">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F36653">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F36653">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F36653">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F36653">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04333241"/>
      <w:bookmarkStart w:id="3" w:name="_Toc414476543"/>
      <w:bookmarkStart w:id="4" w:name="_Toc404333236"/>
      <w:r>
        <w:rPr>
          <w:rFonts w:hint="eastAsia"/>
        </w:rPr>
        <w:lastRenderedPageBreak/>
        <w:t>第一章</w:t>
      </w:r>
      <w:r>
        <w:t xml:space="preserve"> </w:t>
      </w:r>
      <w:r>
        <w:rPr>
          <w:rFonts w:hint="eastAsia"/>
        </w:rPr>
        <w:t>緒論</w:t>
      </w:r>
      <w:bookmarkEnd w:id="3"/>
      <w:bookmarkEnd w:id="4"/>
    </w:p>
    <w:p w14:paraId="7AD609E1" w14:textId="77777777" w:rsidR="00D62E28" w:rsidRDefault="00D62E28" w:rsidP="00D62E28">
      <w:pPr>
        <w:pStyle w:val="ad"/>
      </w:pPr>
      <w:bookmarkStart w:id="5" w:name="_Toc414476544"/>
      <w:bookmarkStart w:id="6" w:name="_Toc404333237"/>
      <w:r>
        <w:rPr>
          <w:rFonts w:hint="eastAsia"/>
        </w:rPr>
        <w:t>本研究目的是利用大數據的相關特性以及分析方法找出音樂的和弦結構與音樂的熱門程度是否有相關性，並且找出最熱門的和弦結構，幫助音樂相關產業產生更好的決策。本章分成五個部分介紹，第一節說明本研究的背景以及動機；第二節說明本研究希望達成的目的；第三節說明研究設定的範圍；第四節說明研究的流程架構與大綱。</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153F7B2B" w14:textId="77777777" w:rsidR="00D62E28" w:rsidRDefault="00D62E28" w:rsidP="00D62E28">
      <w:pPr>
        <w:pStyle w:val="ad"/>
      </w:pPr>
    </w:p>
    <w:p w14:paraId="3F64E81B" w14:textId="77777777" w:rsidR="00D62E28" w:rsidRDefault="00D62E28" w:rsidP="00D62E28">
      <w:pPr>
        <w:pStyle w:val="aa"/>
      </w:pPr>
      <w:bookmarkStart w:id="7" w:name="_Toc414476545"/>
      <w:bookmarkStart w:id="8" w:name="_Toc404333238"/>
      <w:r>
        <w:rPr>
          <w:rFonts w:hint="eastAsia"/>
        </w:rPr>
        <w:t>第二節</w:t>
      </w:r>
      <w:r>
        <w:t xml:space="preserve"> </w:t>
      </w:r>
      <w:r>
        <w:rPr>
          <w:rFonts w:hint="eastAsia"/>
        </w:rPr>
        <w:t>研究目的</w:t>
      </w:r>
      <w:bookmarkEnd w:id="7"/>
      <w:bookmarkEnd w:id="8"/>
    </w:p>
    <w:p w14:paraId="1D292098" w14:textId="77777777" w:rsidR="00D62E28" w:rsidRDefault="00D62E28" w:rsidP="00D62E28">
      <w:pPr>
        <w:pStyle w:val="ad"/>
      </w:pPr>
      <w:r>
        <w:rPr>
          <w:rFonts w:hint="eastAsia"/>
        </w:rPr>
        <w:t>運用電腦蒐集排行榜與分析，找出音樂的和弦結構與音樂的熱門程度是否有相關，若答案是關聯性高，最熱門的音樂和弦結構是什麼樣的一個結構。</w:t>
      </w:r>
    </w:p>
    <w:p w14:paraId="4DD42988" w14:textId="77777777" w:rsidR="00D62E28" w:rsidRDefault="00D62E28" w:rsidP="00D62E28">
      <w:pPr>
        <w:pStyle w:val="aa"/>
      </w:pPr>
      <w:bookmarkStart w:id="9" w:name="_Toc414476546"/>
      <w:bookmarkStart w:id="10" w:name="_Toc404333239"/>
      <w:r>
        <w:rPr>
          <w:rFonts w:hint="eastAsia"/>
        </w:rPr>
        <w:t>第三節</w:t>
      </w:r>
      <w:r>
        <w:t xml:space="preserve"> </w:t>
      </w:r>
      <w:r>
        <w:rPr>
          <w:rFonts w:hint="eastAsia"/>
        </w:rPr>
        <w:t>研究範圍</w:t>
      </w:r>
      <w:bookmarkEnd w:id="9"/>
      <w:bookmarkEnd w:id="10"/>
    </w:p>
    <w:p w14:paraId="5F4A16BA" w14:textId="77777777" w:rsidR="00D62E28" w:rsidRDefault="00D62E28" w:rsidP="00D62E28">
      <w:pPr>
        <w:pStyle w:val="ad"/>
      </w:pPr>
      <w:r>
        <w:rPr>
          <w:rFonts w:hint="eastAsia"/>
        </w:rPr>
        <w:t>由於音樂類型非常龐雜，本研究將針對通俗音樂進行資料蒐集與分析。</w:t>
      </w:r>
    </w:p>
    <w:p w14:paraId="3856D2FC" w14:textId="77777777" w:rsidR="00D62E28" w:rsidRDefault="00D62E28" w:rsidP="00D62E28">
      <w:pPr>
        <w:pStyle w:val="aa"/>
      </w:pPr>
      <w:bookmarkStart w:id="11" w:name="_Toc414476547"/>
      <w:bookmarkStart w:id="12" w:name="_Toc404333240"/>
      <w:r>
        <w:rPr>
          <w:rFonts w:hint="eastAsia"/>
        </w:rPr>
        <w:t>第四節</w:t>
      </w:r>
      <w:r>
        <w:t xml:space="preserve"> </w:t>
      </w:r>
      <w:r>
        <w:rPr>
          <w:rFonts w:hint="eastAsia"/>
        </w:rPr>
        <w:t>研究流程</w:t>
      </w:r>
      <w:bookmarkEnd w:id="11"/>
      <w:bookmarkEnd w:id="12"/>
      <w:r>
        <w:rPr>
          <w:rFonts w:hint="eastAsia"/>
        </w:rPr>
        <w:t>與大綱</w:t>
      </w:r>
    </w:p>
    <w:p w14:paraId="75E8D939" w14:textId="77777777" w:rsidR="00D62E28" w:rsidRDefault="00D62E28" w:rsidP="00D62E28">
      <w:pPr>
        <w:pStyle w:val="ad"/>
      </w:pPr>
      <w:r>
        <w:rPr>
          <w:rFonts w:hint="eastAsia"/>
        </w:rPr>
        <w:t>本研究將會分為五個部分：</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lastRenderedPageBreak/>
        <w:t>第五章</w:t>
      </w:r>
      <w:r>
        <w:t xml:space="preserve"> </w:t>
      </w:r>
      <w:r>
        <w:rPr>
          <w:rFonts w:hint="eastAsia"/>
        </w:rPr>
        <w:t>結論與建議：將本研究實驗所分析的結果統整並結論</w:t>
      </w:r>
    </w:p>
    <w:p w14:paraId="3CC927A8" w14:textId="77777777" w:rsidR="00EB5C19" w:rsidRDefault="00EB5C19">
      <w:pPr>
        <w:widowControl/>
        <w:rPr>
          <w:rFonts w:eastAsia="標楷體"/>
          <w:iCs/>
          <w:kern w:val="0"/>
          <w:sz w:val="36"/>
          <w:szCs w:val="36"/>
        </w:rPr>
      </w:pPr>
      <w:bookmarkStart w:id="13" w:name="_GoBack"/>
      <w:bookmarkEnd w:id="13"/>
      <w:r>
        <w:br w:type="page"/>
      </w:r>
    </w:p>
    <w:p w14:paraId="4B9FBFF0" w14:textId="3F5BB8B1" w:rsidR="00AA13F5" w:rsidRDefault="00DA4452" w:rsidP="00BC755A">
      <w:pPr>
        <w:pStyle w:val="a8"/>
      </w:pPr>
      <w:bookmarkStart w:id="14" w:name="_Toc414476549"/>
      <w:r>
        <w:rPr>
          <w:rFonts w:hint="eastAsia"/>
        </w:rPr>
        <w:lastRenderedPageBreak/>
        <w:t>第二章</w:t>
      </w:r>
      <w:r>
        <w:rPr>
          <w:rFonts w:hint="eastAsia"/>
        </w:rPr>
        <w:t xml:space="preserve"> </w:t>
      </w:r>
      <w:r>
        <w:rPr>
          <w:rFonts w:hint="eastAsia"/>
        </w:rPr>
        <w:t>文獻探討</w:t>
      </w:r>
      <w:bookmarkEnd w:id="2"/>
      <w:bookmarkEnd w:id="14"/>
    </w:p>
    <w:p w14:paraId="4A934123" w14:textId="313543FD" w:rsidR="00AF3BF3" w:rsidRDefault="000A57DD" w:rsidP="004D604B">
      <w:pPr>
        <w:pStyle w:val="aa"/>
        <w:numPr>
          <w:ilvl w:val="0"/>
          <w:numId w:val="12"/>
        </w:numPr>
      </w:pPr>
      <w:bookmarkStart w:id="15" w:name="_Toc414476550"/>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76551"/>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76552"/>
      <w:r w:rsidRPr="00A2502C">
        <w:rPr>
          <w:rFonts w:hint="eastAsia"/>
        </w:rPr>
        <w:lastRenderedPageBreak/>
        <w:t>音樂結構分析軟體</w:t>
      </w:r>
      <w:r w:rsidRPr="00A2502C">
        <w:rPr>
          <w:rFonts w:hint="eastAsia"/>
        </w:rPr>
        <w:t>-Songle.jp</w:t>
      </w:r>
      <w:bookmarkEnd w:id="17"/>
    </w:p>
    <w:p w14:paraId="197FF960" w14:textId="1C20B89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t>，如節奏、旋律線、曲式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0"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r w:rsidR="00EB5C19">
        <w:t>Soundcloud</w:t>
      </w:r>
      <w:r w:rsidR="00EB5C19">
        <w:t>）上傳</w:t>
      </w:r>
      <w:r w:rsidR="00EB5C19">
        <w:rPr>
          <w:rFonts w:hint="eastAsia"/>
        </w:rPr>
        <w:t>希望</w:t>
      </w:r>
      <w:r w:rsidR="00EB5C19">
        <w:t>分析的音樂曲目，並提供四種音樂結構分析的結果供使用者瀏覽。</w:t>
      </w:r>
    </w:p>
    <w:p w14:paraId="526F66AE" w14:textId="2D8B5F1D" w:rsidR="00EB5C19" w:rsidRDefault="007B52E0" w:rsidP="00EB5C19">
      <w:pPr>
        <w:pStyle w:val="ad"/>
        <w:numPr>
          <w:ilvl w:val="0"/>
          <w:numId w:val="25"/>
        </w:numPr>
        <w:ind w:leftChars="0"/>
      </w:pPr>
      <w:r w:rsidRPr="000D1708">
        <w:rPr>
          <w:b/>
        </w:rPr>
        <w:t>曲式結構分析：</w:t>
      </w:r>
      <w:r w:rsidR="003E3C4D">
        <w:t>分析音樂的</w:t>
      </w:r>
      <w:r w:rsidR="003E3C4D">
        <w:rPr>
          <w:rFonts w:hint="eastAsia"/>
        </w:rPr>
        <w:t>曲式</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666CA784" w:rsidR="003E3C4D" w:rsidRDefault="003E3C4D" w:rsidP="003E3C4D">
      <w:pPr>
        <w:pStyle w:val="ad"/>
        <w:numPr>
          <w:ilvl w:val="0"/>
          <w:numId w:val="26"/>
        </w:numPr>
        <w:ind w:leftChars="0"/>
      </w:pPr>
      <w:r w:rsidRPr="003A1060">
        <w:rPr>
          <w:b/>
        </w:rPr>
        <w:lastRenderedPageBreak/>
        <w:t>曲式結構修正：</w:t>
      </w:r>
      <w:r w:rsidR="001F0772">
        <w:t>針對</w:t>
      </w:r>
      <w:r w:rsidR="001F0772">
        <w:rPr>
          <w:rFonts w:hint="eastAsia"/>
        </w:rPr>
        <w:t>音樂</w:t>
      </w:r>
      <w:r>
        <w:t>的曲式結構所分析出的結果，</w:t>
      </w:r>
      <w:r>
        <w:rPr>
          <w:rFonts w:hint="eastAsia"/>
        </w:rPr>
        <w:t>若與</w:t>
      </w:r>
      <w:r>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18" w:name="_Toc414476553"/>
      <w:bookmarkStart w:id="19" w:name="_Toc404333245"/>
    </w:p>
    <w:p w14:paraId="3B1806CB" w14:textId="262E3043" w:rsidR="00DC5A09" w:rsidRDefault="00041A25" w:rsidP="00DC5A09">
      <w:pPr>
        <w:pStyle w:val="aa"/>
      </w:pPr>
      <w:r>
        <w:rPr>
          <w:rFonts w:hint="eastAsia"/>
        </w:rPr>
        <w:lastRenderedPageBreak/>
        <w:t>第四節</w:t>
      </w:r>
      <w:bookmarkEnd w:id="18"/>
      <w:r w:rsidR="00391151">
        <w:rPr>
          <w:rFonts w:hint="eastAsia"/>
        </w:rPr>
        <w:t xml:space="preserve"> </w:t>
      </w:r>
      <w:bookmarkEnd w:id="1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0" w:name="_Toc404333248"/>
    </w:p>
    <w:p w14:paraId="58A0F94F" w14:textId="4F2B8971" w:rsidR="00041A25" w:rsidRDefault="00041A25" w:rsidP="00BC755A">
      <w:pPr>
        <w:pStyle w:val="a8"/>
      </w:pPr>
      <w:bookmarkStart w:id="21" w:name="_Toc414476554"/>
      <w:r>
        <w:rPr>
          <w:rFonts w:hint="eastAsia"/>
        </w:rPr>
        <w:lastRenderedPageBreak/>
        <w:t>第三章</w:t>
      </w:r>
      <w:r w:rsidR="00430A5A">
        <w:rPr>
          <w:rFonts w:hint="eastAsia"/>
        </w:rPr>
        <w:t xml:space="preserve"> </w:t>
      </w:r>
      <w:bookmarkEnd w:id="20"/>
      <w:r w:rsidR="00DC5A09">
        <w:rPr>
          <w:rFonts w:hint="eastAsia"/>
        </w:rPr>
        <w:t>研究</w:t>
      </w:r>
      <w:r w:rsidR="00A35795">
        <w:rPr>
          <w:rFonts w:hint="eastAsia"/>
        </w:rPr>
        <w:t>方法</w:t>
      </w:r>
      <w:bookmarkEnd w:id="21"/>
    </w:p>
    <w:p w14:paraId="32892F35" w14:textId="77777777" w:rsidR="00041A25" w:rsidRDefault="00041A25" w:rsidP="00BC755A">
      <w:pPr>
        <w:pStyle w:val="aa"/>
      </w:pPr>
      <w:bookmarkStart w:id="22" w:name="_Toc404333249"/>
      <w:bookmarkStart w:id="23" w:name="_Toc414476555"/>
      <w:r>
        <w:rPr>
          <w:rFonts w:hint="eastAsia"/>
        </w:rPr>
        <w:t>第一節</w:t>
      </w:r>
      <w:r w:rsidR="00430A5A">
        <w:rPr>
          <w:rFonts w:hint="eastAsia"/>
        </w:rPr>
        <w:t xml:space="preserve"> </w:t>
      </w:r>
      <w:r w:rsidR="00DC5A09">
        <w:rPr>
          <w:rFonts w:hint="eastAsia"/>
        </w:rPr>
        <w:t>研究</w:t>
      </w:r>
      <w:r>
        <w:rPr>
          <w:rFonts w:hint="eastAsia"/>
        </w:rPr>
        <w:t>概要</w:t>
      </w:r>
      <w:bookmarkEnd w:id="22"/>
      <w:bookmarkEnd w:id="23"/>
    </w:p>
    <w:p w14:paraId="53E4C01F" w14:textId="382B1174" w:rsidR="00041A25" w:rsidRDefault="00041A25" w:rsidP="00BC755A">
      <w:pPr>
        <w:pStyle w:val="aa"/>
      </w:pPr>
      <w:bookmarkStart w:id="24" w:name="_Toc404333250"/>
      <w:bookmarkStart w:id="25" w:name="_Toc414476556"/>
      <w:r>
        <w:rPr>
          <w:rFonts w:hint="eastAsia"/>
        </w:rPr>
        <w:t>第二節</w:t>
      </w:r>
      <w:r w:rsidR="00430A5A">
        <w:rPr>
          <w:rFonts w:hint="eastAsia"/>
        </w:rPr>
        <w:t xml:space="preserve"> </w:t>
      </w:r>
      <w:r w:rsidR="00DC5A09">
        <w:rPr>
          <w:rFonts w:hint="eastAsia"/>
        </w:rPr>
        <w:t>研究</w:t>
      </w:r>
      <w:r>
        <w:rPr>
          <w:rFonts w:hint="eastAsia"/>
        </w:rPr>
        <w:t>架構</w:t>
      </w:r>
      <w:bookmarkEnd w:id="24"/>
      <w:bookmarkEnd w:id="25"/>
      <w:r w:rsidR="00074C69">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1">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09AB4420" w14:textId="1F9F2A6B"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6" w:name="_Toc404333251"/>
      <w:bookmarkStart w:id="27" w:name="_Toc414476557"/>
      <w:r w:rsidRPr="00BC755A">
        <w:rPr>
          <w:rFonts w:hint="eastAsia"/>
        </w:rPr>
        <w:lastRenderedPageBreak/>
        <w:t>參考文獻</w:t>
      </w:r>
      <w:bookmarkEnd w:id="26"/>
      <w:bookmarkEnd w:id="27"/>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8"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8"/>
    </w:p>
    <w:p w14:paraId="60F57076" w14:textId="77777777" w:rsidR="002A4475" w:rsidRPr="002A4475" w:rsidRDefault="002A4475" w:rsidP="002A4475">
      <w:pPr>
        <w:pStyle w:val="EndNoteBibliography"/>
        <w:ind w:left="720" w:hanging="720"/>
      </w:pPr>
      <w:bookmarkStart w:id="29"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29"/>
    </w:p>
    <w:p w14:paraId="15BC8C59" w14:textId="77777777" w:rsidR="002A4475" w:rsidRPr="002A4475" w:rsidRDefault="002A4475" w:rsidP="002A4475">
      <w:pPr>
        <w:pStyle w:val="EndNoteBibliography"/>
        <w:ind w:left="720" w:hanging="720"/>
      </w:pPr>
      <w:bookmarkStart w:id="30"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0"/>
    </w:p>
    <w:p w14:paraId="08ADAFC3" w14:textId="77777777" w:rsidR="002A4475" w:rsidRPr="002A4475" w:rsidRDefault="002A4475" w:rsidP="002A4475">
      <w:pPr>
        <w:pStyle w:val="EndNoteBibliography"/>
        <w:ind w:left="720" w:hanging="720"/>
      </w:pPr>
      <w:bookmarkStart w:id="31"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1"/>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FE9F4" w14:textId="77777777" w:rsidR="00F36653" w:rsidRDefault="00F36653" w:rsidP="00FB1D49">
      <w:r>
        <w:separator/>
      </w:r>
    </w:p>
  </w:endnote>
  <w:endnote w:type="continuationSeparator" w:id="0">
    <w:p w14:paraId="66053F5D" w14:textId="77777777" w:rsidR="00F36653" w:rsidRDefault="00F36653"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D62E28">
          <w:rPr>
            <w:noProof/>
          </w:rPr>
          <w:t>3</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49606" w14:textId="77777777" w:rsidR="00F36653" w:rsidRDefault="00F36653" w:rsidP="00FB1D49">
      <w:r>
        <w:separator/>
      </w:r>
    </w:p>
  </w:footnote>
  <w:footnote w:type="continuationSeparator" w:id="0">
    <w:p w14:paraId="56B038B5" w14:textId="77777777" w:rsidR="00F36653" w:rsidRDefault="00F36653"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 w:numId="27">
    <w:abstractNumId w:val="19"/>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13241"/>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74C69"/>
    <w:rsid w:val="00080721"/>
    <w:rsid w:val="000865CB"/>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6994"/>
    <w:rsid w:val="00196F11"/>
    <w:rsid w:val="001975D1"/>
    <w:rsid w:val="001A139A"/>
    <w:rsid w:val="001A6586"/>
    <w:rsid w:val="001A7768"/>
    <w:rsid w:val="001E15A1"/>
    <w:rsid w:val="001E52C3"/>
    <w:rsid w:val="001F0772"/>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60705"/>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39C1"/>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C071E"/>
    <w:rsid w:val="009C305A"/>
    <w:rsid w:val="009C747E"/>
    <w:rsid w:val="009E3F3D"/>
    <w:rsid w:val="009E677E"/>
    <w:rsid w:val="009E73BC"/>
    <w:rsid w:val="009F7FE1"/>
    <w:rsid w:val="00A03B86"/>
    <w:rsid w:val="00A201CF"/>
    <w:rsid w:val="00A2502C"/>
    <w:rsid w:val="00A25F9A"/>
    <w:rsid w:val="00A321CA"/>
    <w:rsid w:val="00A35795"/>
    <w:rsid w:val="00A42B30"/>
    <w:rsid w:val="00A4361D"/>
    <w:rsid w:val="00A519A0"/>
    <w:rsid w:val="00A544FC"/>
    <w:rsid w:val="00A5691B"/>
    <w:rsid w:val="00A61E60"/>
    <w:rsid w:val="00A74146"/>
    <w:rsid w:val="00A8641C"/>
    <w:rsid w:val="00A905DF"/>
    <w:rsid w:val="00A943C3"/>
    <w:rsid w:val="00A9580F"/>
    <w:rsid w:val="00AA13F5"/>
    <w:rsid w:val="00AA554E"/>
    <w:rsid w:val="00AC2DD0"/>
    <w:rsid w:val="00AC5BA4"/>
    <w:rsid w:val="00AD1001"/>
    <w:rsid w:val="00AD3E94"/>
    <w:rsid w:val="00AE210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2F4C"/>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21E54"/>
    <w:rsid w:val="00D22F1B"/>
    <w:rsid w:val="00D23634"/>
    <w:rsid w:val="00D37B83"/>
    <w:rsid w:val="00D44DE6"/>
    <w:rsid w:val="00D52452"/>
    <w:rsid w:val="00D62E28"/>
    <w:rsid w:val="00D66030"/>
    <w:rsid w:val="00D7277F"/>
    <w:rsid w:val="00D759F2"/>
    <w:rsid w:val="00D77754"/>
    <w:rsid w:val="00D85F2D"/>
    <w:rsid w:val="00DA4452"/>
    <w:rsid w:val="00DB00FD"/>
    <w:rsid w:val="00DB6D54"/>
    <w:rsid w:val="00DC5A09"/>
    <w:rsid w:val="00DC629C"/>
    <w:rsid w:val="00DE0BA7"/>
    <w:rsid w:val="00DE1259"/>
    <w:rsid w:val="00DE2B71"/>
    <w:rsid w:val="00DE6EFB"/>
    <w:rsid w:val="00DF2DDD"/>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0C7CD85-D63F-7F4A-A1E8-6F2D6D095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1526</Words>
  <Characters>8702</Characters>
  <Application>Microsoft Macintosh Word</Application>
  <DocSecurity>0</DocSecurity>
  <Lines>72</Lines>
  <Paragraphs>20</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0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7</cp:revision>
  <cp:lastPrinted>2014-12-20T07:22:00Z</cp:lastPrinted>
  <dcterms:created xsi:type="dcterms:W3CDTF">2015-03-19T11:28:00Z</dcterms:created>
  <dcterms:modified xsi:type="dcterms:W3CDTF">2015-03-19T15:10:00Z</dcterms:modified>
</cp:coreProperties>
</file>